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196C" w14:textId="72F9F3D2" w:rsidR="00AA25AC" w:rsidRPr="00AA25AC" w:rsidRDefault="00AA25AC" w:rsidP="00AA25AC">
      <w:pPr>
        <w:jc w:val="center"/>
        <w:rPr>
          <w:rFonts w:ascii="Times New Roman" w:hAnsi="Times New Roman" w:cs="Times New Roman"/>
          <w:b/>
          <w:bCs/>
        </w:rPr>
      </w:pPr>
      <w:r w:rsidRPr="00AA25AC">
        <w:rPr>
          <w:rFonts w:ascii="Times New Roman" w:hAnsi="Times New Roman" w:cs="Times New Roman"/>
          <w:b/>
          <w:bCs/>
        </w:rPr>
        <w:t>“From Left to Right”: the Influence of Political Orientation on the Language Attitudes of the Population of Palma de Mallorca toward Catalan and Spanish</w:t>
      </w:r>
    </w:p>
    <w:p w14:paraId="4B643885" w14:textId="77777777" w:rsidR="00AA25AC" w:rsidRDefault="00AA25AC" w:rsidP="00D92863">
      <w:pPr>
        <w:jc w:val="both"/>
        <w:rPr>
          <w:rFonts w:ascii="Times New Roman" w:hAnsi="Times New Roman" w:cs="Times New Roman"/>
        </w:rPr>
      </w:pPr>
    </w:p>
    <w:p w14:paraId="67EEE78F" w14:textId="56CB2C02" w:rsidR="00D92863" w:rsidRDefault="00D92863" w:rsidP="00D92863">
      <w:pPr>
        <w:jc w:val="both"/>
        <w:rPr>
          <w:rFonts w:ascii="Times New Roman" w:hAnsi="Times New Roman" w:cs="Times New Roman"/>
        </w:rPr>
      </w:pPr>
      <w:r w:rsidRPr="00232241">
        <w:rPr>
          <w:rFonts w:ascii="Times New Roman" w:hAnsi="Times New Roman" w:cs="Times New Roman"/>
        </w:rPr>
        <w:t xml:space="preserve">The interplay between language attitudes and language policy in contemporary society has grown intricate. In certain contexts, these elements appear to mutually influence and complement each other (Bertolotti &amp; Coll, 2020; Zajícová, 2020), whereas in other instances, they seem to diverge. </w:t>
      </w:r>
      <w:r>
        <w:rPr>
          <w:rFonts w:ascii="Times New Roman" w:hAnsi="Times New Roman" w:cs="Times New Roman"/>
        </w:rPr>
        <w:t>The present work explores this phenomenon in the context of the Balearic Islands (Spain), where Catalan and Spanish coexist as the two official languages.</w:t>
      </w:r>
    </w:p>
    <w:p w14:paraId="533645F8" w14:textId="77777777" w:rsidR="00D92863" w:rsidRDefault="00D92863" w:rsidP="00D92863">
      <w:pPr>
        <w:jc w:val="both"/>
        <w:rPr>
          <w:rFonts w:ascii="Times New Roman" w:hAnsi="Times New Roman" w:cs="Times New Roman"/>
        </w:rPr>
      </w:pPr>
    </w:p>
    <w:p w14:paraId="2D7F2E35" w14:textId="07B874C2" w:rsidR="00AA25AC" w:rsidRPr="00AA25AC" w:rsidRDefault="00D92863" w:rsidP="00D92863">
      <w:pPr>
        <w:jc w:val="both"/>
        <w:rPr>
          <w:rFonts w:ascii="Times New Roman" w:hAnsi="Times New Roman" w:cs="Times New Roman"/>
        </w:rPr>
      </w:pPr>
      <w:r w:rsidRPr="00232241">
        <w:rPr>
          <w:rFonts w:ascii="Times New Roman" w:hAnsi="Times New Roman" w:cs="Times New Roman"/>
        </w:rPr>
        <w:t>Following the restoration of Spanish democracy</w:t>
      </w:r>
      <w:r w:rsidR="00AA25AC">
        <w:rPr>
          <w:rFonts w:ascii="Times New Roman" w:hAnsi="Times New Roman" w:cs="Times New Roman"/>
        </w:rPr>
        <w:t xml:space="preserve"> in the 1970s</w:t>
      </w:r>
      <w:r w:rsidRPr="00232241">
        <w:rPr>
          <w:rFonts w:ascii="Times New Roman" w:hAnsi="Times New Roman" w:cs="Times New Roman"/>
        </w:rPr>
        <w:t>, the institutions of the Balearic Islands crafted a legal framework</w:t>
      </w:r>
      <w:r>
        <w:rPr>
          <w:rFonts w:ascii="Times New Roman" w:hAnsi="Times New Roman" w:cs="Times New Roman"/>
        </w:rPr>
        <w:t xml:space="preserve"> for both languages</w:t>
      </w:r>
      <w:r w:rsidRPr="00232241">
        <w:rPr>
          <w:rFonts w:ascii="Times New Roman" w:hAnsi="Times New Roman" w:cs="Times New Roman"/>
        </w:rPr>
        <w:t xml:space="preserve">. This framework not only recognizes Catalan and Spanish as official languages in the region but also strives for the normalization and promotion of Catalan as a minority and historic language of the archipelago. </w:t>
      </w:r>
      <w:r w:rsidR="00AA25AC">
        <w:rPr>
          <w:rFonts w:ascii="Times New Roman" w:hAnsi="Times New Roman" w:cs="Times New Roman"/>
        </w:rPr>
        <w:t xml:space="preserve">Forty years after the approval of this legal framework, it is clear that many of the objectives proposed at the time have been achieved. For example, the general knowledge of Catalan among the Balearic population has increased considerably and the presence of the language in society has become much more noticeable and evident. However, it seems that the establishment of this legal framework and the consequent implementation of certain language policies has, over the years, triggered a process of polarization in the Balearic society in terms of language attitudes, particularly in Palma, the capital city </w:t>
      </w:r>
      <w:r w:rsidR="00AA25AC">
        <w:rPr>
          <w:rFonts w:ascii="Times New Roman" w:hAnsi="Times New Roman" w:cs="Times New Roman"/>
        </w:rPr>
        <w:fldChar w:fldCharType="begin"/>
      </w:r>
      <w:r w:rsidR="00AA25AC">
        <w:rPr>
          <w:rFonts w:ascii="Times New Roman" w:hAnsi="Times New Roman" w:cs="Times New Roman"/>
        </w:rPr>
        <w:instrText xml:space="preserve"> ADDIN ZOTERO_ITEM CSL_CITATION {"citationID":"BTEstvP8","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w:instrText>
      </w:r>
      <w:r w:rsidR="00AA25AC" w:rsidRPr="00AA25AC">
        <w:rPr>
          <w:rFonts w:ascii="Times New Roman" w:hAnsi="Times New Roman" w:cs="Times New Roman"/>
          <w:lang w:val="es-ES"/>
        </w:rPr>
        <w:instrText xml:space="preserve">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AA25AC">
        <w:rPr>
          <w:rFonts w:ascii="Times New Roman" w:hAnsi="Times New Roman" w:cs="Times New Roman"/>
        </w:rPr>
        <w:fldChar w:fldCharType="separate"/>
      </w:r>
      <w:r w:rsidR="00AA25AC" w:rsidRPr="00AA25AC">
        <w:rPr>
          <w:rFonts w:ascii="Times New Roman" w:hAnsi="Times New Roman" w:cs="Times New Roman"/>
          <w:kern w:val="0"/>
          <w:lang w:val="es-ES"/>
        </w:rPr>
        <w:t>(Aguiló-Mora &amp; Lynch, 2017; Calafat Vila &amp; Calero-Pons, 2019; Castell et al., 2023; Ibáñez Ferreté, 2014; Tudela Isanta, 2021)</w:t>
      </w:r>
      <w:r w:rsidR="00AA25AC">
        <w:rPr>
          <w:rFonts w:ascii="Times New Roman" w:hAnsi="Times New Roman" w:cs="Times New Roman"/>
        </w:rPr>
        <w:fldChar w:fldCharType="end"/>
      </w:r>
      <w:r w:rsidR="00AA25AC" w:rsidRPr="00AA25AC">
        <w:rPr>
          <w:rFonts w:ascii="Times New Roman" w:hAnsi="Times New Roman" w:cs="Times New Roman"/>
          <w:lang w:val="es-ES"/>
        </w:rPr>
        <w:t>.</w:t>
      </w:r>
      <w:r w:rsidR="00AA25AC">
        <w:rPr>
          <w:rFonts w:ascii="Times New Roman" w:hAnsi="Times New Roman" w:cs="Times New Roman"/>
          <w:lang w:val="es-ES"/>
        </w:rPr>
        <w:t xml:space="preserve"> </w:t>
      </w:r>
      <w:r w:rsidR="00AA25AC" w:rsidRPr="00AA25AC">
        <w:rPr>
          <w:rFonts w:ascii="Times New Roman" w:hAnsi="Times New Roman" w:cs="Times New Roman"/>
        </w:rPr>
        <w:t xml:space="preserve">Likewise, it seems that in recent years these </w:t>
      </w:r>
      <w:r w:rsidR="00AA25AC">
        <w:rPr>
          <w:rFonts w:ascii="Times New Roman" w:hAnsi="Times New Roman" w:cs="Times New Roman"/>
        </w:rPr>
        <w:t>l</w:t>
      </w:r>
      <w:r w:rsidR="00AA25AC" w:rsidRPr="00AA25AC">
        <w:rPr>
          <w:rFonts w:ascii="Times New Roman" w:hAnsi="Times New Roman" w:cs="Times New Roman"/>
        </w:rPr>
        <w:t>inguistic at</w:t>
      </w:r>
      <w:r w:rsidR="00AA25AC">
        <w:rPr>
          <w:rFonts w:ascii="Times New Roman" w:hAnsi="Times New Roman" w:cs="Times New Roman"/>
        </w:rPr>
        <w:t xml:space="preserve">titudes have become associated with certain political orientations, to the point of turning the linguistic situation in the Balearic Islands into a constant political debate </w:t>
      </w:r>
      <w:r w:rsidR="00AA25AC">
        <w:rPr>
          <w:rFonts w:ascii="Times New Roman" w:hAnsi="Times New Roman" w:cs="Times New Roman"/>
        </w:rPr>
        <w:fldChar w:fldCharType="begin"/>
      </w:r>
      <w:r w:rsidR="00AA25AC">
        <w:rPr>
          <w:rFonts w:ascii="Times New Roman" w:hAnsi="Times New Roman" w:cs="Times New Roman"/>
        </w:rPr>
        <w:instrText xml:space="preserve"> ADDIN ZOTERO_ITEM CSL_CITATION {"citationID":"qgYIgrUp","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AA25AC">
        <w:rPr>
          <w:rFonts w:ascii="Times New Roman" w:hAnsi="Times New Roman" w:cs="Times New Roman"/>
        </w:rPr>
        <w:fldChar w:fldCharType="separate"/>
      </w:r>
      <w:r w:rsidR="00AA25AC" w:rsidRPr="00AA25AC">
        <w:rPr>
          <w:rFonts w:ascii="Times New Roman" w:hAnsi="Times New Roman" w:cs="Times New Roman"/>
          <w:kern w:val="0"/>
        </w:rPr>
        <w:t>(</w:t>
      </w:r>
      <w:proofErr w:type="spellStart"/>
      <w:r w:rsidR="00AA25AC" w:rsidRPr="00AA25AC">
        <w:rPr>
          <w:rFonts w:ascii="Times New Roman" w:hAnsi="Times New Roman" w:cs="Times New Roman"/>
          <w:kern w:val="0"/>
        </w:rPr>
        <w:t>Crespí</w:t>
      </w:r>
      <w:proofErr w:type="spellEnd"/>
      <w:r w:rsidR="00AA25AC" w:rsidRPr="00AA25AC">
        <w:rPr>
          <w:rFonts w:ascii="Times New Roman" w:hAnsi="Times New Roman" w:cs="Times New Roman"/>
          <w:kern w:val="0"/>
        </w:rPr>
        <w:t xml:space="preserve">, 2023; </w:t>
      </w:r>
      <w:proofErr w:type="spellStart"/>
      <w:r w:rsidR="00AA25AC" w:rsidRPr="00AA25AC">
        <w:rPr>
          <w:rFonts w:ascii="Times New Roman" w:hAnsi="Times New Roman" w:cs="Times New Roman"/>
          <w:kern w:val="0"/>
        </w:rPr>
        <w:t>Garau</w:t>
      </w:r>
      <w:proofErr w:type="spellEnd"/>
      <w:r w:rsidR="00AA25AC" w:rsidRPr="00AA25AC">
        <w:rPr>
          <w:rFonts w:ascii="Times New Roman" w:hAnsi="Times New Roman" w:cs="Times New Roman"/>
          <w:kern w:val="0"/>
        </w:rPr>
        <w:t xml:space="preserve">, 2023; </w:t>
      </w:r>
      <w:proofErr w:type="spellStart"/>
      <w:r w:rsidR="00AA25AC" w:rsidRPr="00AA25AC">
        <w:rPr>
          <w:rFonts w:ascii="Times New Roman" w:hAnsi="Times New Roman" w:cs="Times New Roman"/>
          <w:kern w:val="0"/>
        </w:rPr>
        <w:t>Mateos</w:t>
      </w:r>
      <w:proofErr w:type="spellEnd"/>
      <w:r w:rsidR="00AA25AC" w:rsidRPr="00AA25AC">
        <w:rPr>
          <w:rFonts w:ascii="Times New Roman" w:hAnsi="Times New Roman" w:cs="Times New Roman"/>
          <w:kern w:val="0"/>
        </w:rPr>
        <w:t xml:space="preserve">, 2023; </w:t>
      </w:r>
      <w:proofErr w:type="spellStart"/>
      <w:r w:rsidR="00AA25AC" w:rsidRPr="00AA25AC">
        <w:rPr>
          <w:rFonts w:ascii="Times New Roman" w:hAnsi="Times New Roman" w:cs="Times New Roman"/>
          <w:kern w:val="0"/>
        </w:rPr>
        <w:t>Pellicer</w:t>
      </w:r>
      <w:proofErr w:type="spellEnd"/>
      <w:r w:rsidR="00AA25AC" w:rsidRPr="00AA25AC">
        <w:rPr>
          <w:rFonts w:ascii="Times New Roman" w:hAnsi="Times New Roman" w:cs="Times New Roman"/>
          <w:kern w:val="0"/>
        </w:rPr>
        <w:t>, 2023; Sánchez, 2023)</w:t>
      </w:r>
      <w:r w:rsidR="00AA25AC">
        <w:rPr>
          <w:rFonts w:ascii="Times New Roman" w:hAnsi="Times New Roman" w:cs="Times New Roman"/>
        </w:rPr>
        <w:fldChar w:fldCharType="end"/>
      </w:r>
      <w:r w:rsidR="00AA25AC">
        <w:rPr>
          <w:rFonts w:ascii="Times New Roman" w:hAnsi="Times New Roman" w:cs="Times New Roman"/>
        </w:rPr>
        <w:t>.</w:t>
      </w:r>
    </w:p>
    <w:p w14:paraId="4C01737C" w14:textId="77777777" w:rsidR="00D92863" w:rsidRDefault="00D92863" w:rsidP="00D92863">
      <w:pPr>
        <w:jc w:val="both"/>
        <w:rPr>
          <w:rFonts w:ascii="Times New Roman" w:hAnsi="Times New Roman" w:cs="Times New Roman"/>
        </w:rPr>
      </w:pPr>
    </w:p>
    <w:p w14:paraId="6EB83D73" w14:textId="237B19F5" w:rsidR="00D92863" w:rsidRDefault="00D92863" w:rsidP="00D92863">
      <w:pPr>
        <w:jc w:val="both"/>
        <w:rPr>
          <w:rFonts w:ascii="Times New Roman" w:hAnsi="Times New Roman" w:cs="Times New Roman"/>
        </w:rPr>
      </w:pPr>
      <w:r w:rsidRPr="00232241">
        <w:rPr>
          <w:rFonts w:ascii="Times New Roman" w:hAnsi="Times New Roman" w:cs="Times New Roman"/>
        </w:rPr>
        <w:t>Consequently, this</w:t>
      </w:r>
      <w:r>
        <w:rPr>
          <w:rFonts w:ascii="Times New Roman" w:hAnsi="Times New Roman" w:cs="Times New Roman"/>
        </w:rPr>
        <w:t xml:space="preserve"> study</w:t>
      </w:r>
      <w:r w:rsidRPr="00232241">
        <w:rPr>
          <w:rFonts w:ascii="Times New Roman" w:hAnsi="Times New Roman" w:cs="Times New Roman"/>
        </w:rPr>
        <w:t xml:space="preserve"> </w:t>
      </w:r>
      <w:r w:rsidR="00AA25AC">
        <w:rPr>
          <w:rFonts w:ascii="Times New Roman" w:hAnsi="Times New Roman" w:cs="Times New Roman"/>
        </w:rPr>
        <w:t xml:space="preserve">explores the influence of political orientation on the language attitudes of the population of Palma de Mallorca toward Catalan and Spanish. </w:t>
      </w:r>
      <w:r w:rsidRPr="00232241">
        <w:rPr>
          <w:rFonts w:ascii="Times New Roman" w:hAnsi="Times New Roman" w:cs="Times New Roman"/>
        </w:rPr>
        <w:t>Data from 127 participants aged 18 to 71 were collected through an online questionnaire</w:t>
      </w:r>
      <w:r>
        <w:rPr>
          <w:rFonts w:ascii="Times New Roman" w:hAnsi="Times New Roman" w:cs="Times New Roman"/>
        </w:rPr>
        <w:t xml:space="preserve"> organized in three sections. The first section collected demographic information (e.g., gender, age, ethnic origin, SES, and political orientation). The second section collected information on their proficiency in Catalan and Spanish and their usage in certain contexts and with different social groups (e.g., parents, siblings, neighbors, etc.). The third section collected data on the language attitudes toward both languages through open-ended questions (e.g., ‘the official language of the Balearic Islands should be…’), and q</w:t>
      </w:r>
      <w:r w:rsidRPr="00ED00AB">
        <w:rPr>
          <w:rFonts w:ascii="Times New Roman" w:hAnsi="Times New Roman" w:cs="Times New Roman"/>
        </w:rPr>
        <w:t xml:space="preserve">uestions that involved expressing </w:t>
      </w:r>
      <w:r>
        <w:rPr>
          <w:rFonts w:ascii="Times New Roman" w:hAnsi="Times New Roman" w:cs="Times New Roman"/>
        </w:rPr>
        <w:t>the</w:t>
      </w:r>
      <w:r w:rsidRPr="00ED00AB">
        <w:rPr>
          <w:rFonts w:ascii="Times New Roman" w:hAnsi="Times New Roman" w:cs="Times New Roman"/>
        </w:rPr>
        <w:t xml:space="preserve"> degree of agreement or disagreement with specific statements</w:t>
      </w:r>
      <w:r>
        <w:rPr>
          <w:rFonts w:ascii="Times New Roman" w:hAnsi="Times New Roman" w:cs="Times New Roman"/>
        </w:rPr>
        <w:t xml:space="preserve"> (e.g., ‘Catalan is worth learning’).</w:t>
      </w:r>
    </w:p>
    <w:p w14:paraId="2D1A6A14" w14:textId="77777777" w:rsidR="00D92863" w:rsidRDefault="00D92863" w:rsidP="00D92863">
      <w:pPr>
        <w:jc w:val="both"/>
        <w:rPr>
          <w:rFonts w:ascii="Times New Roman" w:hAnsi="Times New Roman" w:cs="Times New Roman"/>
        </w:rPr>
      </w:pPr>
    </w:p>
    <w:p w14:paraId="3422E95F" w14:textId="7271C8D3" w:rsidR="00AA25AC" w:rsidRDefault="00AA25AC" w:rsidP="00D92863">
      <w:pPr>
        <w:jc w:val="both"/>
        <w:rPr>
          <w:rFonts w:ascii="Times New Roman" w:hAnsi="Times New Roman" w:cs="Times New Roman"/>
        </w:rPr>
      </w:pPr>
      <w:r>
        <w:rPr>
          <w:rFonts w:ascii="Times New Roman" w:hAnsi="Times New Roman" w:cs="Times New Roman"/>
        </w:rPr>
        <w:t>Results revealed a significant association of political orientation on the language attitudes of the population of Palma toward Catalan and Spanish. First, it was found that participants who identified as progressive showed significantly more positive attitudes toward Catalan than those participants who identified as conservative. Second, it was found that Spanish is perceived as a neutral language by both progressive and conservative participants. Third, it was found that progressive participants were overall more in favor of bilingualism in the Balearic Islands, as opposed to conservative participants. Finally, it was found that there seems to be more consensus among progressive participants in terms of language attitudes than among conservative participants. Together, these results indicate that political orientation is a key element in the formation of language attitudes toward Catalan and Spanish in Palma de Mallorca.</w:t>
      </w:r>
    </w:p>
    <w:p w14:paraId="0649F5DF" w14:textId="4BF19025" w:rsidR="00AA25AC" w:rsidRDefault="00AA25AC" w:rsidP="00D92863">
      <w:pPr>
        <w:jc w:val="both"/>
        <w:rPr>
          <w:rFonts w:ascii="Times New Roman" w:hAnsi="Times New Roman" w:cs="Times New Roman"/>
        </w:rPr>
      </w:pPr>
      <w:r>
        <w:rPr>
          <w:rFonts w:ascii="Times New Roman" w:hAnsi="Times New Roman" w:cs="Times New Roman"/>
        </w:rPr>
        <w:lastRenderedPageBreak/>
        <w:t>References</w:t>
      </w:r>
    </w:p>
    <w:p w14:paraId="26E2601F" w14:textId="77777777" w:rsidR="00AA25AC" w:rsidRDefault="00AA25AC" w:rsidP="00D92863">
      <w:pPr>
        <w:jc w:val="both"/>
        <w:rPr>
          <w:rFonts w:ascii="Times New Roman" w:hAnsi="Times New Roman" w:cs="Times New Roman"/>
        </w:rPr>
      </w:pPr>
    </w:p>
    <w:p w14:paraId="45172562" w14:textId="77777777" w:rsidR="00976190" w:rsidRDefault="00976190"/>
    <w:sectPr w:rsidR="0097619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63"/>
    <w:rsid w:val="00021367"/>
    <w:rsid w:val="000E378A"/>
    <w:rsid w:val="001454F2"/>
    <w:rsid w:val="0018640A"/>
    <w:rsid w:val="00261EF9"/>
    <w:rsid w:val="00290296"/>
    <w:rsid w:val="00351795"/>
    <w:rsid w:val="003D795C"/>
    <w:rsid w:val="004317E7"/>
    <w:rsid w:val="004F1F73"/>
    <w:rsid w:val="00551912"/>
    <w:rsid w:val="005E52C2"/>
    <w:rsid w:val="005F5BF0"/>
    <w:rsid w:val="00645343"/>
    <w:rsid w:val="006F2513"/>
    <w:rsid w:val="0074484D"/>
    <w:rsid w:val="0075149F"/>
    <w:rsid w:val="008152F2"/>
    <w:rsid w:val="0091230E"/>
    <w:rsid w:val="00976190"/>
    <w:rsid w:val="009F4BC4"/>
    <w:rsid w:val="00AA25AC"/>
    <w:rsid w:val="00AE36C1"/>
    <w:rsid w:val="00AF5119"/>
    <w:rsid w:val="00B5157A"/>
    <w:rsid w:val="00B84C31"/>
    <w:rsid w:val="00BD5BC8"/>
    <w:rsid w:val="00C6462A"/>
    <w:rsid w:val="00D12EA3"/>
    <w:rsid w:val="00D92863"/>
    <w:rsid w:val="00DA7415"/>
    <w:rsid w:val="00DF05DF"/>
    <w:rsid w:val="00E13514"/>
    <w:rsid w:val="00E85533"/>
    <w:rsid w:val="00EF3CCB"/>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C9BDA51"/>
  <w15:chartTrackingRefBased/>
  <w15:docId w15:val="{671ACE5B-75AB-2741-A1E3-5893DD2F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86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021</Words>
  <Characters>11520</Characters>
  <Application>Microsoft Office Word</Application>
  <DocSecurity>0</DocSecurity>
  <Lines>96</Lines>
  <Paragraphs>27</Paragraphs>
  <ScaleCrop>false</ScaleCrop>
  <Company/>
  <LinksUpToDate>false</LinksUpToDate>
  <CharactersWithSpaces>1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jandro Andreas Jaume Losa</cp:lastModifiedBy>
  <cp:revision>2</cp:revision>
  <dcterms:created xsi:type="dcterms:W3CDTF">2024-02-16T16:08:00Z</dcterms:created>
  <dcterms:modified xsi:type="dcterms:W3CDTF">2024-02-1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wSHjw7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